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22840C1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y 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09C87FB8"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xml:space="preserve">, </w:t>
      </w:r>
      <w:r w:rsidR="00E260D1">
        <w:rPr>
          <w:rFonts w:ascii="Times New Roman" w:eastAsiaTheme="minorEastAsia" w:hAnsi="Times New Roman" w:cs="Times New Roman"/>
          <w:sz w:val="24"/>
          <w:szCs w:val="24"/>
        </w:rPr>
        <w:t>and/or</w:t>
      </w:r>
      <w:r w:rsidR="00E260D1">
        <w:rPr>
          <w:rFonts w:ascii="Times New Roman" w:eastAsiaTheme="minorEastAsia" w:hAnsi="Times New Roman" w:cs="Times New Roman"/>
          <w:sz w:val="24"/>
          <w:szCs w:val="24"/>
        </w:rPr>
        <w:t xml:space="preserve">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B95BA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5C5432CA" w:rsidR="002A7026" w:rsidRDefault="00B95BAC"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77777777"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B95BAC"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B95BAC"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B95BAC"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B95BAC"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B95BAC"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B95BAC"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B95BAC"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B95BAC"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B95BAC"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B95BAC"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B95BAC"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B95BAC"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B95BAC"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B95BAC"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B95BAC"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bookmarkStart w:id="1" w:name="_GoBack"/>
      <w:bookmarkEnd w:id="1"/>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B95BA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B95BA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B95BA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B95BAC"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B95BAC"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B95BAC"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B95BAC"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B95BAC"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w:t>
      </w:r>
      <w:r>
        <w:rPr>
          <w:rFonts w:ascii="Times New Roman" w:eastAsiaTheme="minorEastAsia" w:hAnsi="Times New Roman" w:cs="Times New Roman"/>
          <w:iCs/>
          <w:sz w:val="24"/>
          <w:szCs w:val="24"/>
        </w:rPr>
        <w:lastRenderedPageBreak/>
        <w:t xml:space="preserve">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B95BAC"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w:t>
      </w:r>
      <w:r>
        <w:rPr>
          <w:rFonts w:ascii="Times New Roman" w:eastAsiaTheme="minorEastAsia" w:hAnsi="Times New Roman" w:cs="Times New Roman"/>
          <w:iCs/>
          <w:sz w:val="24"/>
          <w:szCs w:val="24"/>
        </w:rPr>
        <w:lastRenderedPageBreak/>
        <w:t xml:space="preserve">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2).</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1558F6E4"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2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905785">
        <w:tc>
          <w:tcPr>
            <w:tcW w:w="3005" w:type="dxa"/>
            <w:tcBorders>
              <w:bottom w:val="single" w:sz="4" w:space="0" w:color="auto"/>
            </w:tcBorders>
          </w:tcPr>
          <w:p w14:paraId="30618B8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905785">
        <w:tc>
          <w:tcPr>
            <w:tcW w:w="3005" w:type="dxa"/>
            <w:tcBorders>
              <w:top w:val="single" w:sz="4" w:space="0" w:color="auto"/>
              <w:bottom w:val="dotted" w:sz="4" w:space="0" w:color="auto"/>
            </w:tcBorders>
          </w:tcPr>
          <w:p w14:paraId="78200ED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00E666E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2205D40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905785">
        <w:tc>
          <w:tcPr>
            <w:tcW w:w="3005" w:type="dxa"/>
            <w:tcBorders>
              <w:top w:val="dotted" w:sz="4" w:space="0" w:color="auto"/>
              <w:bottom w:val="dotted" w:sz="4" w:space="0" w:color="auto"/>
            </w:tcBorders>
          </w:tcPr>
          <w:p w14:paraId="2F04B30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625583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5A6F6F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905785">
        <w:tc>
          <w:tcPr>
            <w:tcW w:w="3005" w:type="dxa"/>
            <w:tcBorders>
              <w:top w:val="dotted" w:sz="4" w:space="0" w:color="auto"/>
              <w:bottom w:val="dotted" w:sz="4" w:space="0" w:color="auto"/>
            </w:tcBorders>
          </w:tcPr>
          <w:p w14:paraId="2FC09510"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0A2350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07D89405" w14:textId="2637E1CC"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905785">
        <w:tc>
          <w:tcPr>
            <w:tcW w:w="3005" w:type="dxa"/>
            <w:tcBorders>
              <w:top w:val="dotted" w:sz="4" w:space="0" w:color="auto"/>
              <w:bottom w:val="dotted" w:sz="4" w:space="0" w:color="auto"/>
            </w:tcBorders>
          </w:tcPr>
          <w:p w14:paraId="683A8B7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29055F1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905785">
        <w:tc>
          <w:tcPr>
            <w:tcW w:w="3005" w:type="dxa"/>
            <w:tcBorders>
              <w:top w:val="dotted" w:sz="4" w:space="0" w:color="auto"/>
              <w:bottom w:val="dotted" w:sz="4" w:space="0" w:color="auto"/>
            </w:tcBorders>
          </w:tcPr>
          <w:p w14:paraId="6D10168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1D3E5CB8"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39343ED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905785">
        <w:tc>
          <w:tcPr>
            <w:tcW w:w="3005" w:type="dxa"/>
            <w:tcBorders>
              <w:top w:val="dotted" w:sz="4" w:space="0" w:color="auto"/>
              <w:bottom w:val="dotted" w:sz="4" w:space="0" w:color="auto"/>
            </w:tcBorders>
          </w:tcPr>
          <w:p w14:paraId="6BE6B07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0C0D4DB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64530226"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lVhR7Wd","properties":{"formattedCitation":"(Godefroid et al. 2019)","plainCitation":"(Godefroid et al. 2019)","noteIndex":0},"citationItems":[{"id":4915,"uris":["http://zotero.org/users/251206/items/6CHQS98J"],"uri":["http://zotero.org/users/251206/items/6CHQS98J"],"itemData":{"id":4915,"type":"article-journal","abstract":"Determining how fish respond to variation in biotic and abiotic conditions is a crucial prerequisite to forecasting changes in productivity and spatial distribution of fish stocks and designing sustainable marine resource management strategies. In the present study, we investigated the physical and biological drivers of the spatio-temporal dynamics of Pacific Herring (Clupea pallasi), which is a marine forage fish species important for commercial fisheries and First Nations in the northeastern Pacific. We fit multivariate spatio-temporal models to fisheries-independent trawl- and acoustics-based data collected off the West Coast of Vancouver Island (WCVI), Canada, during summers over the period 2006–2014. We evaluated the effects of the main ocean environmental drivers of WCVI lower trophic level productivity, including sea surface temperature (SST), chlorophyll a, fluorescence, salinity, oxygen, transmissivity and zooplankton density on variation in Pacific Herring biomass. Models were also used to measure spatio-temporal covariation with other pelagic, semi-pelagic, and bottom-associated fish species occurring off the WCVI to address potential competitive and predation interactions. Through application of these spatio-temporal models we found: (i) Pacific Herring biomass off the WCVI increased during 2006–2014; the highest Pacific Herring biomass was repeatedly found on the continental shelf (depths &lt; 185 m) while low densities were usually observed along the shelf break (depths &gt; 185 m), where Euphausiids, Pacific Hake, Sablefish and Arrowtooth Flounder were more abundant, which could reflect predation avoidance behaviour; (ii), the local biomass of Pacific Herring was related quadratically to the average SST in May; (iii) a positive covariation in spatio-temporal densities between Pacific Herring and its common zooplankton prey, supporting a potential bottom-up control hypothesis; (iv) a negative covariation in spatio-temporal densities between Pacific Herring and both Pacific Hake and Pacific Sardine, which could reflect predation and competitive interactions, respectively; and (v) a positive covariation in spatio-temporal densities between Pacific Herring and several groundfish species (i.e., Arrowtooth Flounder, Sablefish, Pacific Halibut, Pacific Cod), which highlights the need for an accurate assessment of the relative contribution of those species to the total summer predation pressure experienced by Pacific Herring off the WCVI. The findings of this study contribute to a better understanding of the WCVI marine ecosystem.","container-title":"Progress in Oceanography","DOI":"10.1016/j.pocean.2019.102198","ISSN":"0079-6611","journalAbbreviation":"Progress in Oceanography","language":"en","page":"102198","source":"ScienceDirect","title":"Spatio-temporal models provide new insights on the biotic and abiotic drivers shaping Pacific Herring (Clupea pallasi) distribution","volume":"178","author":[{"family":"Godefroid","given":"Martin"},{"family":"Boldt","given":"Jennifer L."},{"family":"Thorson","given":"James T."},{"family":"Forrest","given":"Robyn"},{"family":"Gauthier","given":"Stéphane"},{"family":"Flostrand","given":"Linnea"},{"family":"Ian Perry","given":"R."},{"family":"Ross","given":"Andrew R. S."},{"family":"Galbraith","given":"Moira"}],"issued":{"date-parts":[["2019",11,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Godefroid et al. 2019)</w:t>
            </w:r>
            <w:r>
              <w:rPr>
                <w:rFonts w:ascii="Times New Roman" w:eastAsiaTheme="minorEastAsia" w:hAnsi="Times New Roman" w:cs="Times New Roman"/>
                <w:iCs/>
                <w:sz w:val="24"/>
                <w:szCs w:val="24"/>
              </w:rPr>
              <w:fldChar w:fldCharType="end"/>
            </w:r>
          </w:p>
        </w:tc>
      </w:tr>
      <w:tr w:rsidR="00ED3001" w14:paraId="63FDFF42" w14:textId="77777777" w:rsidTr="00905785">
        <w:tc>
          <w:tcPr>
            <w:tcW w:w="3005" w:type="dxa"/>
            <w:tcBorders>
              <w:top w:val="dotted" w:sz="4" w:space="0" w:color="auto"/>
              <w:bottom w:val="dotted" w:sz="4" w:space="0" w:color="auto"/>
            </w:tcBorders>
          </w:tcPr>
          <w:p w14:paraId="46F3838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0709D3AC"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E74BD2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6,"uris":["http://zotero.org/users/251206/items/JVZJXY3J"],"uri":["http://zotero.org/users/251206/items/JVZJXY3J"],"itemData":{"id":2216,"type":"article-journal","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container-title":"Proc. R. Soc. B","DOI":"10.1098/rspb.2018.0915","ISSN":"0962-8452, 1471-2954","issue":"1888","journalAbbreviation":"Proc. R. Soc. B","language":"en","note":"PMID: 30282649","page":"20180915","source":"rspb.royalsocietypublishing.org","title":"Spatial heterogeneity contributes more to portfolio effects than species variability in bottom-associated marine fishes","volume":"285","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905785">
        <w:tc>
          <w:tcPr>
            <w:tcW w:w="3005" w:type="dxa"/>
            <w:tcBorders>
              <w:top w:val="dotted" w:sz="4" w:space="0" w:color="auto"/>
              <w:bottom w:val="dotted" w:sz="4" w:space="0" w:color="auto"/>
            </w:tcBorders>
          </w:tcPr>
          <w:p w14:paraId="223682A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2040492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905785">
        <w:tc>
          <w:tcPr>
            <w:tcW w:w="3005" w:type="dxa"/>
            <w:tcBorders>
              <w:top w:val="dotted" w:sz="4" w:space="0" w:color="auto"/>
              <w:bottom w:val="dotted" w:sz="4" w:space="0" w:color="auto"/>
            </w:tcBorders>
          </w:tcPr>
          <w:p w14:paraId="3E49B31D"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2C69343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3E4AF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905785">
        <w:tc>
          <w:tcPr>
            <w:tcW w:w="3005" w:type="dxa"/>
            <w:tcBorders>
              <w:top w:val="dotted" w:sz="4" w:space="0" w:color="auto"/>
              <w:bottom w:val="dotted" w:sz="4" w:space="0" w:color="auto"/>
            </w:tcBorders>
          </w:tcPr>
          <w:p w14:paraId="4F9CBC7C"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AF7B9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905785">
        <w:tc>
          <w:tcPr>
            <w:tcW w:w="3005" w:type="dxa"/>
            <w:tcBorders>
              <w:top w:val="dotted" w:sz="4" w:space="0" w:color="auto"/>
              <w:bottom w:val="dotted" w:sz="4" w:space="0" w:color="auto"/>
            </w:tcBorders>
          </w:tcPr>
          <w:p w14:paraId="4C0CE69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25F6E9C0"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640F3B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hH0FLBBg","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640381E9" w14:textId="77777777" w:rsidTr="00905785">
        <w:tc>
          <w:tcPr>
            <w:tcW w:w="3005" w:type="dxa"/>
            <w:tcBorders>
              <w:top w:val="dotted" w:sz="4" w:space="0" w:color="auto"/>
              <w:bottom w:val="dotted" w:sz="4" w:space="0" w:color="auto"/>
            </w:tcBorders>
          </w:tcPr>
          <w:p w14:paraId="4364135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317F1AA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QrwzYGT","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1CB3F1A0" w14:textId="77777777" w:rsidTr="00905785">
        <w:tc>
          <w:tcPr>
            <w:tcW w:w="3005" w:type="dxa"/>
            <w:tcBorders>
              <w:top w:val="dotted" w:sz="4" w:space="0" w:color="auto"/>
              <w:bottom w:val="dotted" w:sz="4" w:space="0" w:color="auto"/>
            </w:tcBorders>
          </w:tcPr>
          <w:p w14:paraId="759BB8A2"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72071BC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lize factors when using fine_scale=TRUE</w:t>
            </w:r>
          </w:p>
        </w:tc>
        <w:tc>
          <w:tcPr>
            <w:tcW w:w="2091" w:type="dxa"/>
            <w:tcBorders>
              <w:top w:val="dotted" w:sz="4" w:space="0" w:color="auto"/>
              <w:bottom w:val="dotted" w:sz="4" w:space="0" w:color="auto"/>
            </w:tcBorders>
          </w:tcPr>
          <w:p w14:paraId="15C0B38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905785">
        <w:tc>
          <w:tcPr>
            <w:tcW w:w="3005" w:type="dxa"/>
            <w:tcBorders>
              <w:top w:val="dotted" w:sz="4" w:space="0" w:color="auto"/>
              <w:bottom w:val="dotted" w:sz="4" w:space="0" w:color="auto"/>
            </w:tcBorders>
          </w:tcPr>
          <w:p w14:paraId="3E4947B7"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1C5100F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447B7E18"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905785">
        <w:tc>
          <w:tcPr>
            <w:tcW w:w="3005" w:type="dxa"/>
            <w:tcBorders>
              <w:top w:val="dotted" w:sz="4" w:space="0" w:color="auto"/>
              <w:bottom w:val="single" w:sz="4" w:space="0" w:color="auto"/>
            </w:tcBorders>
          </w:tcPr>
          <w:p w14:paraId="08E45601"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3AC40A34"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07A4B49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WqGcTFOe","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9B6F45" w14:textId="77777777" w:rsidR="00B95BAC" w:rsidRDefault="00B95BAC">
      <w:pPr>
        <w:spacing w:after="0" w:line="240" w:lineRule="auto"/>
      </w:pPr>
      <w:r>
        <w:separator/>
      </w:r>
    </w:p>
  </w:endnote>
  <w:endnote w:type="continuationSeparator" w:id="0">
    <w:p w14:paraId="7B6B64EE" w14:textId="77777777" w:rsidR="00B95BAC" w:rsidRDefault="00B95BAC">
      <w:pPr>
        <w:spacing w:after="0" w:line="240" w:lineRule="auto"/>
      </w:pPr>
      <w:r>
        <w:continuationSeparator/>
      </w:r>
    </w:p>
  </w:endnote>
  <w:endnote w:type="continuationNotice" w:id="1">
    <w:p w14:paraId="03187BC8" w14:textId="77777777" w:rsidR="00B95BAC" w:rsidRDefault="00B95B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49E24E39" w:rsidR="007439EA" w:rsidRDefault="007439EA">
        <w:pPr>
          <w:pStyle w:val="Footer"/>
          <w:jc w:val="center"/>
        </w:pPr>
        <w:r>
          <w:fldChar w:fldCharType="begin"/>
        </w:r>
        <w:r>
          <w:instrText xml:space="preserve"> PAGE   \* MERGEFORMAT </w:instrText>
        </w:r>
        <w:r>
          <w:fldChar w:fldCharType="separate"/>
        </w:r>
        <w:r w:rsidR="006B27A7">
          <w:rPr>
            <w:noProof/>
          </w:rPr>
          <w:t>10</w:t>
        </w:r>
        <w:r>
          <w:rPr>
            <w:noProof/>
          </w:rPr>
          <w:fldChar w:fldCharType="end"/>
        </w:r>
      </w:p>
    </w:sdtContent>
  </w:sdt>
  <w:p w14:paraId="6CACC9CB" w14:textId="77777777" w:rsidR="007439EA" w:rsidRDefault="00743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5FB419" w14:textId="77777777" w:rsidR="00B95BAC" w:rsidRDefault="00B95BAC">
      <w:pPr>
        <w:spacing w:after="0" w:line="240" w:lineRule="auto"/>
      </w:pPr>
      <w:r>
        <w:separator/>
      </w:r>
    </w:p>
  </w:footnote>
  <w:footnote w:type="continuationSeparator" w:id="0">
    <w:p w14:paraId="691E05F4" w14:textId="77777777" w:rsidR="00B95BAC" w:rsidRDefault="00B95BAC">
      <w:pPr>
        <w:spacing w:after="0" w:line="240" w:lineRule="auto"/>
      </w:pPr>
      <w:r>
        <w:continuationSeparator/>
      </w:r>
    </w:p>
  </w:footnote>
  <w:footnote w:type="continuationNotice" w:id="1">
    <w:p w14:paraId="40F77980" w14:textId="77777777" w:rsidR="00B95BAC" w:rsidRDefault="00B95BA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39EA" w:rsidRDefault="007439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4"/>
  </w:num>
  <w:num w:numId="3">
    <w:abstractNumId w:val="8"/>
  </w:num>
  <w:num w:numId="4">
    <w:abstractNumId w:val="18"/>
  </w:num>
  <w:num w:numId="5">
    <w:abstractNumId w:val="19"/>
  </w:num>
  <w:num w:numId="6">
    <w:abstractNumId w:val="6"/>
  </w:num>
  <w:num w:numId="7">
    <w:abstractNumId w:val="7"/>
  </w:num>
  <w:num w:numId="8">
    <w:abstractNumId w:val="12"/>
  </w:num>
  <w:num w:numId="9">
    <w:abstractNumId w:val="13"/>
  </w:num>
  <w:num w:numId="10">
    <w:abstractNumId w:val="2"/>
  </w:num>
  <w:num w:numId="11">
    <w:abstractNumId w:val="9"/>
  </w:num>
  <w:num w:numId="12">
    <w:abstractNumId w:val="0"/>
  </w:num>
  <w:num w:numId="13">
    <w:abstractNumId w:val="17"/>
  </w:num>
  <w:num w:numId="14">
    <w:abstractNumId w:val="3"/>
  </w:num>
  <w:num w:numId="15">
    <w:abstractNumId w:val="15"/>
  </w:num>
  <w:num w:numId="16">
    <w:abstractNumId w:val="10"/>
  </w:num>
  <w:num w:numId="17">
    <w:abstractNumId w:val="11"/>
  </w:num>
  <w:num w:numId="18">
    <w:abstractNumId w:val="1"/>
  </w:num>
  <w:num w:numId="19">
    <w:abstractNumId w:val="1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73EEC"/>
    <w:rsid w:val="00095422"/>
    <w:rsid w:val="000A25B7"/>
    <w:rsid w:val="000B7B65"/>
    <w:rsid w:val="000C0A34"/>
    <w:rsid w:val="000D1941"/>
    <w:rsid w:val="000D37BB"/>
    <w:rsid w:val="000F4520"/>
    <w:rsid w:val="00115F2E"/>
    <w:rsid w:val="00116308"/>
    <w:rsid w:val="00116F2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2426"/>
    <w:rsid w:val="003636B8"/>
    <w:rsid w:val="00364F08"/>
    <w:rsid w:val="00375094"/>
    <w:rsid w:val="003831C3"/>
    <w:rsid w:val="003B1FCC"/>
    <w:rsid w:val="003B75F4"/>
    <w:rsid w:val="003C4DBE"/>
    <w:rsid w:val="003D65F9"/>
    <w:rsid w:val="003E2C98"/>
    <w:rsid w:val="003F1698"/>
    <w:rsid w:val="004127D4"/>
    <w:rsid w:val="004256B3"/>
    <w:rsid w:val="00426E86"/>
    <w:rsid w:val="004307DE"/>
    <w:rsid w:val="00441EE2"/>
    <w:rsid w:val="0045255D"/>
    <w:rsid w:val="00452DA0"/>
    <w:rsid w:val="00470B75"/>
    <w:rsid w:val="00475124"/>
    <w:rsid w:val="004845C8"/>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56FB"/>
    <w:rsid w:val="00603463"/>
    <w:rsid w:val="00610B21"/>
    <w:rsid w:val="0061306C"/>
    <w:rsid w:val="00615F95"/>
    <w:rsid w:val="0062337A"/>
    <w:rsid w:val="00642D15"/>
    <w:rsid w:val="006517A4"/>
    <w:rsid w:val="0065512D"/>
    <w:rsid w:val="00682E89"/>
    <w:rsid w:val="006840BA"/>
    <w:rsid w:val="006B27A7"/>
    <w:rsid w:val="006B4898"/>
    <w:rsid w:val="006B758F"/>
    <w:rsid w:val="006C0941"/>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7F99"/>
    <w:rsid w:val="00760CB2"/>
    <w:rsid w:val="00763D54"/>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804272"/>
    <w:rsid w:val="00815B8B"/>
    <w:rsid w:val="00824BAB"/>
    <w:rsid w:val="00831CE9"/>
    <w:rsid w:val="008351EF"/>
    <w:rsid w:val="00836325"/>
    <w:rsid w:val="008373C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620F1"/>
    <w:rsid w:val="00A6298E"/>
    <w:rsid w:val="00A632D2"/>
    <w:rsid w:val="00A665D6"/>
    <w:rsid w:val="00A704DF"/>
    <w:rsid w:val="00A75CC9"/>
    <w:rsid w:val="00A832C0"/>
    <w:rsid w:val="00A86339"/>
    <w:rsid w:val="00A87F7C"/>
    <w:rsid w:val="00A95B00"/>
    <w:rsid w:val="00A9731C"/>
    <w:rsid w:val="00AA65F3"/>
    <w:rsid w:val="00AC32E7"/>
    <w:rsid w:val="00AD3A4B"/>
    <w:rsid w:val="00AE49D6"/>
    <w:rsid w:val="00AF065B"/>
    <w:rsid w:val="00AF3FA3"/>
    <w:rsid w:val="00B05EBC"/>
    <w:rsid w:val="00B06CB6"/>
    <w:rsid w:val="00B070EA"/>
    <w:rsid w:val="00B11F5A"/>
    <w:rsid w:val="00B1286D"/>
    <w:rsid w:val="00B14C60"/>
    <w:rsid w:val="00B47375"/>
    <w:rsid w:val="00B5544C"/>
    <w:rsid w:val="00B63EFB"/>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6639"/>
    <w:rsid w:val="00C920D5"/>
    <w:rsid w:val="00C93DDB"/>
    <w:rsid w:val="00CA3D58"/>
    <w:rsid w:val="00CA57CA"/>
    <w:rsid w:val="00CD0BBC"/>
    <w:rsid w:val="00CD6DEB"/>
    <w:rsid w:val="00CE17E3"/>
    <w:rsid w:val="00CE1ECE"/>
    <w:rsid w:val="00CE529E"/>
    <w:rsid w:val="00CF54EB"/>
    <w:rsid w:val="00CF5C40"/>
    <w:rsid w:val="00D00090"/>
    <w:rsid w:val="00D0012B"/>
    <w:rsid w:val="00D005C1"/>
    <w:rsid w:val="00D0192A"/>
    <w:rsid w:val="00D033CE"/>
    <w:rsid w:val="00D2088A"/>
    <w:rsid w:val="00D23016"/>
    <w:rsid w:val="00D32B70"/>
    <w:rsid w:val="00D36EE5"/>
    <w:rsid w:val="00D453D3"/>
    <w:rsid w:val="00D4611A"/>
    <w:rsid w:val="00D468AD"/>
    <w:rsid w:val="00D51253"/>
    <w:rsid w:val="00D534F2"/>
    <w:rsid w:val="00D73BA2"/>
    <w:rsid w:val="00D914CF"/>
    <w:rsid w:val="00DA2C62"/>
    <w:rsid w:val="00DC0C21"/>
    <w:rsid w:val="00DC2CBE"/>
    <w:rsid w:val="00DC62DF"/>
    <w:rsid w:val="00DE1517"/>
    <w:rsid w:val="00DF722C"/>
    <w:rsid w:val="00E02D5F"/>
    <w:rsid w:val="00E041F3"/>
    <w:rsid w:val="00E06071"/>
    <w:rsid w:val="00E06B9D"/>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2519"/>
    <w:rsid w:val="00ED299C"/>
    <w:rsid w:val="00ED3001"/>
    <w:rsid w:val="00ED3929"/>
    <w:rsid w:val="00EE0C3F"/>
    <w:rsid w:val="00EF68DE"/>
    <w:rsid w:val="00F04EE2"/>
    <w:rsid w:val="00F06AA7"/>
    <w:rsid w:val="00F2679C"/>
    <w:rsid w:val="00F32433"/>
    <w:rsid w:val="00F423D0"/>
    <w:rsid w:val="00F45E94"/>
    <w:rsid w:val="00F64E99"/>
    <w:rsid w:val="00F743C6"/>
    <w:rsid w:val="00F747E7"/>
    <w:rsid w:val="00F86C4A"/>
    <w:rsid w:val="00FC172E"/>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EA2C8-CD70-4CC2-AA91-B3DF0E068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30</Pages>
  <Words>24050</Words>
  <Characters>137088</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05</cp:revision>
  <cp:lastPrinted>2019-07-08T14:54:00Z</cp:lastPrinted>
  <dcterms:created xsi:type="dcterms:W3CDTF">2018-03-23T02:24:00Z</dcterms:created>
  <dcterms:modified xsi:type="dcterms:W3CDTF">2020-10-1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